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like structure group was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r w:rsidRPr="003323F8">
        <w:rPr>
          <w:rFonts w:ascii="Courier New" w:hAnsi="Courier New" w:cs="Courier New"/>
        </w:rPr>
        <w:t>data.frame</w:t>
      </w:r>
      <w:proofErr w:type="spell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test</w:t>
      </w:r>
      <w:proofErr w:type="spellEnd"/>
      <w:r>
        <w:rPr>
          <w:rFonts w:ascii="Courier New" w:hAnsi="Courier New" w:cs="Courier New"/>
        </w:rPr>
        <w:t>(</w:t>
      </w:r>
      <w:proofErr w:type="spellStart"/>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lastRenderedPageBreak/>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r>
        <w:t>Conservation of regions in the final MSA</w:t>
      </w:r>
    </w:p>
    <w:p w14:paraId="2FCCFD27" w14:textId="1850FAA4"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3208">
        <w:t>85</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w:t>
      </w:r>
      <w:proofErr w:type="spellStart"/>
      <w:r w:rsidR="0055076A">
        <w:t>Jalview</w:t>
      </w:r>
      <w:proofErr w:type="spellEnd"/>
      <w:r w:rsidR="0055076A">
        <w:t xml:space="preserve">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w:t>
      </w:r>
      <w:r w:rsidR="000529B3">
        <w:lastRenderedPageBreak/>
        <w:t>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8"/>
      <w:r w:rsidR="006D47DE">
        <w:t xml:space="preserve">Python script </w:t>
      </w:r>
      <w:commentRangeEnd w:id="38"/>
      <w:r w:rsidR="00F914BF">
        <w:rPr>
          <w:rStyle w:val="CommentReference"/>
        </w:rPr>
        <w:commentReference w:id="38"/>
      </w:r>
      <w:r w:rsidR="006D47DE">
        <w:t>depending on % of occupied columns (i.e. non-gap positions) across I-6, and species gram-status and phylum reviewed for patterns.</w:t>
      </w:r>
    </w:p>
    <w:p w14:paraId="57192546" w14:textId="25AF4024" w:rsidR="00C57BD8" w:rsidRDefault="00C57BD8" w:rsidP="00C57BD8">
      <w:pPr>
        <w:pStyle w:val="Heading3"/>
      </w:pPr>
      <w:r>
        <w:t>Feature identification</w:t>
      </w:r>
      <w:r w:rsidR="00A31A8D">
        <w:t xml:space="preserve"> and Sequence Clustering</w:t>
      </w:r>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r>
        <w:t>Phylogeny</w:t>
      </w:r>
    </w:p>
    <w:p w14:paraId="42C5D876" w14:textId="2E50641E" w:rsidR="00F04576" w:rsidRDefault="00063EFB" w:rsidP="00BF2202">
      <w:r>
        <w:t>The final multiple sequence alignment was converted to a .</w:t>
      </w:r>
      <w:proofErr w:type="spellStart"/>
      <w:r>
        <w:t>phylip</w:t>
      </w:r>
      <w:proofErr w:type="spellEnd"/>
      <w:r>
        <w:t xml:space="preserve"> file using the </w:t>
      </w:r>
      <w:proofErr w:type="spellStart"/>
      <w:r>
        <w:t>Biopython</w:t>
      </w:r>
      <w:proofErr w:type="spellEnd"/>
      <w:r>
        <w:t xml:space="preserve"> </w:t>
      </w:r>
      <w:proofErr w:type="spellStart"/>
      <w:r>
        <w:t>AlignIO</w:t>
      </w:r>
      <w:proofErr w:type="spellEnd"/>
      <w:r>
        <w:t xml:space="preserve"> module</w:t>
      </w:r>
      <w:r w:rsidR="0033565B">
        <w:fldChar w:fldCharType="begin"/>
      </w:r>
      <w:r w:rsidR="0033565B">
        <w:instrText xml:space="preserve"> ADDIN ZOTERO_ITEM CSL_CITATION {"citationID":"SsNlGhx4","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33565B">
        <w:fldChar w:fldCharType="separate"/>
      </w:r>
      <w:r w:rsidR="0033565B" w:rsidRPr="0033565B">
        <w:rPr>
          <w:rFonts w:ascii="Calibri" w:hAnsi="Calibri" w:cs="Calibri"/>
          <w:kern w:val="0"/>
          <w:szCs w:val="24"/>
          <w:vertAlign w:val="superscript"/>
        </w:rPr>
        <w:t>19</w:t>
      </w:r>
      <w:r w:rsidR="0033565B">
        <w:fldChar w:fldCharType="end"/>
      </w:r>
      <w:r w:rsidR="00F04576">
        <w:t xml:space="preserve">, </w:t>
      </w:r>
      <w:r>
        <w:t xml:space="preserve">and the </w:t>
      </w:r>
      <w:proofErr w:type="spellStart"/>
      <w:r>
        <w:t>FastME</w:t>
      </w:r>
      <w:proofErr w:type="spellEnd"/>
      <w:r>
        <w:t xml:space="preserve"> webserver </w:t>
      </w:r>
      <w:r w:rsidR="0033565B">
        <w:t xml:space="preserve">was </w:t>
      </w:r>
      <w:r>
        <w:t>used to generate a representation of phylogeny</w:t>
      </w:r>
      <w:r w:rsidR="0033565B">
        <w:fldChar w:fldCharType="begin"/>
      </w:r>
      <w:r w:rsidR="00DC1230">
        <w:instrText xml:space="preserve"> ADDIN ZOTERO_ITEM CSL_CITATION {"citationID":"bCcqy3km","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33565B">
        <w:fldChar w:fldCharType="separate"/>
      </w:r>
      <w:r w:rsidR="00DC1230" w:rsidRPr="00DC1230">
        <w:rPr>
          <w:rFonts w:ascii="Calibri" w:hAnsi="Calibri" w:cs="Calibri"/>
          <w:kern w:val="0"/>
          <w:vertAlign w:val="superscript"/>
        </w:rPr>
        <w:t>33</w:t>
      </w:r>
      <w:r w:rsidR="0033565B">
        <w:fldChar w:fldCharType="end"/>
      </w:r>
      <w:r>
        <w:t>.</w:t>
      </w:r>
      <w:r w:rsidR="008D7480">
        <w:t xml:space="preserve"> The </w:t>
      </w:r>
      <w:proofErr w:type="spellStart"/>
      <w:r w:rsidR="008D7480">
        <w:t>FastME</w:t>
      </w:r>
      <w:proofErr w:type="spellEnd"/>
      <w:r w:rsidR="008D7480">
        <w:t xml:space="preserve"> parameters used are as follows: Protein alignment, LG substitution model, Gamma distributed rates across sites, Gamma shape parameter 1, </w:t>
      </w:r>
      <w:proofErr w:type="spellStart"/>
      <w:r w:rsidR="002970ED">
        <w:t>BioNJ</w:t>
      </w:r>
      <w:proofErr w:type="spellEnd"/>
      <w:r w:rsidR="002970ED">
        <w:t xml:space="preserve"> algorithm</w:t>
      </w:r>
      <w:r w:rsidR="008D7480">
        <w:t xml:space="preserve">, Tree refinement with </w:t>
      </w:r>
      <w:proofErr w:type="spellStart"/>
      <w:r w:rsidR="008D7480">
        <w:t>SPR_BalME</w:t>
      </w:r>
      <w:proofErr w:type="spellEnd"/>
      <w:r w:rsidR="008D7480">
        <w:t>, and 100 bootstraps.</w:t>
      </w:r>
    </w:p>
    <w:p w14:paraId="3EE40B66" w14:textId="77777777" w:rsidR="00607B30" w:rsidRDefault="00607B30" w:rsidP="00BF2202"/>
    <w:p w14:paraId="46BF4C11" w14:textId="36D255BF" w:rsidR="001A0707" w:rsidRDefault="001A0707" w:rsidP="001A0707">
      <w:pPr>
        <w:pStyle w:val="Heading2"/>
      </w:pPr>
      <w:bookmarkStart w:id="39" w:name="_Toc165099699"/>
      <w:r>
        <w:t>Domain Fusion Analysis</w:t>
      </w:r>
      <w:bookmarkEnd w:id="39"/>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11643D3F" w14:textId="77777777" w:rsidR="00055106" w:rsidRDefault="00055106" w:rsidP="00055106">
      <w:pPr>
        <w:pStyle w:val="Heading3"/>
      </w:pPr>
      <w:bookmarkStart w:id="42" w:name="_Toc165099705"/>
      <w:r>
        <w:t xml:space="preserve">Generating a candidate </w:t>
      </w:r>
      <w:proofErr w:type="spellStart"/>
      <w:r>
        <w:t>AmiC</w:t>
      </w:r>
      <w:proofErr w:type="spellEnd"/>
      <w:r>
        <w:t xml:space="preserve"> structure shortlist</w:t>
      </w:r>
      <w:bookmarkEnd w:id="42"/>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3"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260248E8"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4</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5</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4CACC1C9"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452B80E"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i7G347k8","properties":{"formattedCitation":"\\super 37\\nosupersub{}","plainCitation":"37","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7</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rrUtg9NB","properties":{"formattedCitation":"\\super 38\\nosupersub{}","plainCitation":"38","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8</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7FDF8E0D"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JIo4yTWK","properties":{"formattedCitation":"\\super 39\\nosupersub{}","plainCitation":"39","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3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BWGihznN","properties":{"formattedCitation":"\\super 40\\nosupersub{}","plainCitation":"40","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4DA3EB62"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BBcH74f7","properties":{"formattedCitation":"\\super 41\\nosupersub{}","plainCitation":"41","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87B7129"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M6ZMQjjo","properties":{"formattedCitation":"\\super 42\\nosupersub{}","plainCitation":"42","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zDRAuuCe","properties":{"formattedCitation":"\\super 43\\nosupersub{}","plainCitation":"4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89FD3E3"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OotSbI3x","properties":{"formattedCitation":"\\super 44\\nosupersub{}","plainCitation":"44","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Wx0e6uMs","properties":{"formattedCitation":"\\super 45\\nosupersub{}","plainCitation":"45","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0A14FE91"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ejEGcZL5","properties":{"formattedCitation":"\\super 46\\nosupersub{}","plainCitation":"46","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VoCPcnhz","properties":{"formattedCitation":"\\super 47\\nosupersub{}","plainCitation":"4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3861691F"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vVxHDLDT","properties":{"formattedCitation":"\\super 48\\nosupersub{}","plainCitation":"48","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4B07A432"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wcmMz205","properties":{"formattedCitation":"\\super 49\\nosupersub{}","plainCitation":"49","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kiNEOzGA","properties":{"formattedCitation":"\\super 50\\nosupersub{}","plainCitation":"50","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08416A2F"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ByEP8gvK","properties":{"formattedCitation":"\\super 51\\nosupersub{}","plainCitation":"51","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klDNaqLV","properties":{"formattedCitation":"\\super 47\\nosupersub{}","plainCitation":"4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361FEBF9"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SxefXNVz","properties":{"formattedCitation":"\\super 52\\nosupersub{}","plainCitation":"52","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s6rUCq4W","properties":{"formattedCitation":"\\super 47\\nosupersub{}","plainCitation":"4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6A68C214"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7sSWKVxj","properties":{"formattedCitation":"\\super 53\\nosupersub{}","plainCitation":"53","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sz0KXcLE","properties":{"formattedCitation":"\\super 54\\nosupersub{}","plainCitation":"5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8DA519F"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fPq9PsGH","properties":{"formattedCitation":"\\super 55\\nosupersub{}","plainCitation":"55","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80SzYFLL","properties":{"formattedCitation":"\\super 54\\nosupersub{}","plainCitation":"5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52D47E2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ZZGTkVqT","properties":{"formattedCitation":"\\super 56\\nosupersub{}","plainCitation":"56","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8nxCKKuY","properties":{"formattedCitation":"\\super 54\\nosupersub{}","plainCitation":"5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176999A0"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ogwFkDuw","properties":{"formattedCitation":"\\super 57\\nosupersub{}","plainCitation":"57","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pjoRpF1j","properties":{"formattedCitation":"\\super 58\\nosupersub{}","plainCitation":"58","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2A986CE7"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Z5Rqa4iq","properties":{"formattedCitation":"\\super 59\\nosupersub{}","plainCitation":"59","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eB9YquQt","properties":{"formattedCitation":"\\super 60\\nosupersub{}","plainCitation":"60","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514D8BF2"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XWaMAEY4","properties":{"formattedCitation":"\\super 61\\nosupersub{}","plainCitation":"61","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o5Df2s15","properties":{"formattedCitation":"\\super 62\\nosupersub{}","plainCitation":"62","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3"/>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4" w:name="_Toc165099703"/>
      <w:bookmarkStart w:id="45" w:name="_Toc165099707"/>
      <w:r>
        <w:lastRenderedPageBreak/>
        <w:t>Candidate structural alignment</w:t>
      </w:r>
      <w:bookmarkEnd w:id="44"/>
    </w:p>
    <w:p w14:paraId="4D26F9E6" w14:textId="21171307"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DC1230">
        <w:instrText xml:space="preserve"> ADDIN ZOTERO_ITEM CSL_CITATION {"citationID":"oKALPgyS","properties":{"formattedCitation":"\\super 37,38\\nosupersub{}","plainCitation":"37,38","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DC1230" w:rsidRPr="00DC1230">
        <w:rPr>
          <w:rFonts w:ascii="Calibri" w:hAnsi="Calibri" w:cs="Calibri"/>
          <w:kern w:val="0"/>
          <w:vertAlign w:val="superscript"/>
        </w:rPr>
        <w:t>37,38</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6"/>
      <w:r w:rsidRPr="00AE7192">
        <w:rPr>
          <w:sz w:val="20"/>
          <w:szCs w:val="20"/>
        </w:rPr>
        <w:t>: 4BIN, 3NE8</w:t>
      </w:r>
      <w:commentRangeEnd w:id="46"/>
      <w:r w:rsidRPr="00AE7192">
        <w:rPr>
          <w:rStyle w:val="CommentReference"/>
          <w:sz w:val="14"/>
          <w:szCs w:val="14"/>
        </w:rPr>
        <w:commentReference w:id="46"/>
      </w:r>
      <w:r>
        <w:rPr>
          <w:sz w:val="20"/>
          <w:szCs w:val="20"/>
        </w:rPr>
        <w:t>.</w:t>
      </w:r>
      <w:r>
        <w:rPr>
          <w:noProof/>
        </w:rPr>
        <w:drawing>
          <wp:inline distT="0" distB="0" distL="0" distR="0" wp14:anchorId="36425AB0" wp14:editId="781F6BA3">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14EA35D2">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47"/>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7"/>
      <w:r>
        <w:rPr>
          <w:rStyle w:val="CommentReference"/>
        </w:rPr>
        <w:commentReference w:id="47"/>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48"/>
      <w:r>
        <w:t>). This is an improvement over the uncropped structures, with an average TM-score of 0.58520 (</w:t>
      </w:r>
      <w:r w:rsidRPr="00CC5959">
        <w:rPr>
          <w:highlight w:val="green"/>
        </w:rPr>
        <w:t xml:space="preserve">Appendix </w:t>
      </w:r>
      <w:r>
        <w:t xml:space="preserve">B). </w:t>
      </w:r>
      <w:commentRangeEnd w:id="48"/>
      <w:r>
        <w:rPr>
          <w:rStyle w:val="CommentReference"/>
        </w:rPr>
        <w:commentReference w:id="48"/>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49"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49"/>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r>
        <w:t>SEQUENCE ANALYSIS</w:t>
      </w:r>
    </w:p>
    <w:p w14:paraId="752A2417" w14:textId="77777777" w:rsidR="00055106" w:rsidRDefault="00055106" w:rsidP="00055106">
      <w:pPr>
        <w:pStyle w:val="Heading3"/>
      </w:pPr>
      <w:commentRangeStart w:id="50"/>
      <w:r>
        <w:t xml:space="preserve">Generating an </w:t>
      </w:r>
      <w:proofErr w:type="spellStart"/>
      <w:r>
        <w:t>AmiC</w:t>
      </w:r>
      <w:proofErr w:type="spellEnd"/>
      <w:r>
        <w:t xml:space="preserve"> sequence homologue list</w:t>
      </w:r>
      <w:commentRangeEnd w:id="50"/>
      <w:r>
        <w:rPr>
          <w:rStyle w:val="CommentReference"/>
          <w:rFonts w:asciiTheme="minorHAnsi" w:eastAsiaTheme="minorHAnsi" w:hAnsiTheme="minorHAnsi" w:cstheme="minorBidi"/>
          <w:color w:val="auto"/>
        </w:rPr>
        <w:commentReference w:id="50"/>
      </w:r>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1"/>
      <w:commentRangeStart w:id="52"/>
      <w:r w:rsidRPr="000D63CE">
        <w:t>IPR002508</w:t>
      </w:r>
      <w:commentRangeEnd w:id="51"/>
      <w:r>
        <w:rPr>
          <w:rStyle w:val="CommentReference"/>
        </w:rPr>
        <w:commentReference w:id="51"/>
      </w:r>
      <w:commentRangeEnd w:id="52"/>
      <w:r>
        <w:rPr>
          <w:rStyle w:val="CommentReference"/>
        </w:rPr>
        <w:commentReference w:id="52"/>
      </w:r>
      <w:r>
        <w:t xml:space="preserve">). Download of sequences annotated as </w:t>
      </w:r>
      <w:commentRangeStart w:id="53"/>
      <w:commentRangeStart w:id="54"/>
      <w:r w:rsidRPr="000D63CE">
        <w:t>IPR002508</w:t>
      </w:r>
      <w:commentRangeEnd w:id="53"/>
      <w:r>
        <w:rPr>
          <w:rStyle w:val="CommentReference"/>
        </w:rPr>
        <w:commentReference w:id="53"/>
      </w:r>
      <w:commentRangeEnd w:id="54"/>
      <w:r>
        <w:rPr>
          <w:rStyle w:val="CommentReference"/>
        </w:rPr>
        <w:commentReference w:id="54"/>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r>
        <w:lastRenderedPageBreak/>
        <w:t>Multiple Sequence Alignment and Validation</w:t>
      </w:r>
      <w:bookmarkEnd w:id="45"/>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55"/>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5"/>
      <w:r w:rsidR="00783F06">
        <w:rPr>
          <w:rStyle w:val="CommentReference"/>
        </w:rPr>
        <w:commentReference w:id="55"/>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56"/>
      <w:r w:rsidR="00384EC3" w:rsidRPr="00AC1193">
        <w:t>sequences</w:t>
      </w:r>
      <w:commentRangeEnd w:id="56"/>
      <w:r w:rsidR="00331D97" w:rsidRPr="00AC1193">
        <w:rPr>
          <w:rStyle w:val="CommentReference"/>
        </w:rPr>
        <w:commentReference w:id="56"/>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r>
        <w:t xml:space="preserve">Conservation of </w:t>
      </w:r>
      <w:r w:rsidR="00805625">
        <w:t>mobile region</w:t>
      </w:r>
      <w:r w:rsidRPr="006F1C4D">
        <w:t xml:space="preserve"> across species</w:t>
      </w:r>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bookmarkStart w:id="57" w:name="_Toc165099709"/>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6D4D8B70" w14:textId="3D6B7C00" w:rsidR="001F28A5" w:rsidRDefault="00EB4D4B" w:rsidP="00813935">
      <w:pPr>
        <w:pStyle w:val="Heading3"/>
      </w:pPr>
      <w:r>
        <w:lastRenderedPageBreak/>
        <w:t>Feature identification</w:t>
      </w:r>
      <w:bookmarkEnd w:id="57"/>
      <w:r w:rsidR="00805625">
        <w:t xml:space="preserve"> and clustering</w:t>
      </w:r>
    </w:p>
    <w:p w14:paraId="0173A5E3" w14:textId="0AF4898F" w:rsidR="002260F4" w:rsidRDefault="002260F4" w:rsidP="002260F4">
      <w:r>
        <w:t xml:space="preserve">Using the regions identified in </w:t>
      </w:r>
      <w:r w:rsidRPr="002260F4">
        <w:rPr>
          <w:highlight w:val="green"/>
        </w:rPr>
        <w:t>Table 3</w:t>
      </w:r>
      <w:r>
        <w:t>, each sequence was assigned a</w:t>
      </w:r>
      <w:r w:rsidR="00B57DE3">
        <w:t>n initial</w:t>
      </w:r>
      <w:r>
        <w:t xml:space="preserve"> binary fingerprint based on if that sequence had a </w:t>
      </w:r>
      <w:r w:rsidR="002C1760">
        <w:t>higher-than-average</w:t>
      </w:r>
      <w:r>
        <w:t xml:space="preserve"> occupancy in that region, and then clustered based on these fingerprints. </w:t>
      </w:r>
      <w:r w:rsidR="00B57DE3">
        <w:t xml:space="preserve">Phyla within these clusters were generally the same, and thus demonstrated that insertion regions could be a valid approach for </w:t>
      </w:r>
      <w:r w:rsidR="00805625">
        <w:t xml:space="preserve">general </w:t>
      </w:r>
      <w:r w:rsidR="00B57DE3">
        <w:t xml:space="preserve">clustering of </w:t>
      </w:r>
      <w:r w:rsidR="00805625">
        <w:t xml:space="preserve">these </w:t>
      </w:r>
      <w:r w:rsidR="00B57DE3">
        <w:t xml:space="preserve">bacteria </w:t>
      </w:r>
      <w:r w:rsidR="00855A2F">
        <w:t>and in sorting the multiple sequence alignment to arrange more similar sequences together</w:t>
      </w:r>
      <w:r w:rsidR="00B57DE3">
        <w:t xml:space="preserve">, however was not suitable for quantifying the degree of variation each region afforded and how well the regions could cluster. </w:t>
      </w:r>
    </w:p>
    <w:p w14:paraId="61F660E0" w14:textId="201E75B4" w:rsidR="00666474" w:rsidRDefault="00B57DE3" w:rsidP="003475A8">
      <w:r w:rsidRPr="00B57DE3">
        <w:t>To a</w:t>
      </w:r>
      <w:r>
        <w:t xml:space="preserve">ssess this, 8-component PCA was conducted on the full dataset of sequences with their occupancy in each insertion region. </w:t>
      </w:r>
      <w:r w:rsidR="00CF0DB8">
        <w:t xml:space="preserve">The scree plot 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sz w:val="20"/>
          <w:szCs w:val="20"/>
        </w:rPr>
        <w:lastRenderedPageBreak/>
        <w:drawing>
          <wp:inline distT="0" distB="0" distL="0" distR="0" wp14:anchorId="74D94019" wp14:editId="3A208C5C">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54CB19D7"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ith gram-negative bacteria, while higher occupancy in </w:t>
      </w:r>
      <w:r w:rsidR="00385337">
        <w:t>I-4 and I-5 in particular</w:t>
      </w:r>
      <w:r w:rsidR="00F209C9" w:rsidRPr="00385337">
        <w:t xml:space="preserve"> indicates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lastRenderedPageBreak/>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B4B7660" w14:textId="5DA4AA35" w:rsidR="00BA3083" w:rsidRPr="00BA3083" w:rsidRDefault="00BA3083" w:rsidP="00D33870">
      <w:pPr>
        <w:rPr>
          <w:b/>
          <w:bCs/>
          <w:sz w:val="20"/>
          <w:szCs w:val="20"/>
        </w:rPr>
      </w:pPr>
      <w:r w:rsidRPr="00BA3083">
        <w:rPr>
          <w:b/>
          <w:bCs/>
          <w:sz w:val="20"/>
          <w:szCs w:val="20"/>
        </w:rPr>
        <w:t>Table 4: Loading scores for PC1, PC2 and PC3 for the 8 insertion region features.</w:t>
      </w:r>
    </w:p>
    <w:p w14:paraId="474787F5" w14:textId="77777777" w:rsidR="00D403F2" w:rsidRDefault="00D403F2" w:rsidP="00D403F2">
      <w:pPr>
        <w:pStyle w:val="ListParagraph"/>
      </w:pP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2F96AB7A" w14:textId="153680A9" w:rsidR="00142950" w:rsidRPr="00142950" w:rsidRDefault="00142950" w:rsidP="006B3D24">
      <w:pPr>
        <w:pStyle w:val="ListParagraph"/>
        <w:numPr>
          <w:ilvl w:val="1"/>
          <w:numId w:val="1"/>
        </w:numPr>
        <w:rPr>
          <w:b/>
          <w:bCs/>
          <w:highlight w:val="yellow"/>
        </w:rPr>
      </w:pPr>
      <w:r w:rsidRPr="00142950">
        <w:rPr>
          <w:b/>
          <w:bCs/>
          <w:highlight w:val="yellow"/>
        </w:rPr>
        <w:t>Complex with all the sequences</w:t>
      </w:r>
    </w:p>
    <w:p w14:paraId="5AE4BF55" w14:textId="2D680710" w:rsidR="00D10B8D" w:rsidRPr="00142950" w:rsidRDefault="00D10B8D" w:rsidP="006B3D24">
      <w:pPr>
        <w:pStyle w:val="ListParagraph"/>
        <w:numPr>
          <w:ilvl w:val="1"/>
          <w:numId w:val="1"/>
        </w:numPr>
        <w:rPr>
          <w:b/>
          <w:bCs/>
          <w:highlight w:val="yellow"/>
        </w:rPr>
      </w:pPr>
      <w:r w:rsidRPr="00142950">
        <w:rPr>
          <w:b/>
          <w:bCs/>
          <w:highlight w:val="yellow"/>
        </w:rPr>
        <w:t xml:space="preserve">Simple phylogenetic tree using one representative sequence from each </w:t>
      </w:r>
      <w:r w:rsidR="00142950">
        <w:rPr>
          <w:b/>
          <w:bCs/>
          <w:highlight w:val="yellow"/>
        </w:rPr>
        <w:t>cluster</w:t>
      </w:r>
      <w:r w:rsidRPr="00142950">
        <w:rPr>
          <w:b/>
          <w:bCs/>
          <w:highlight w:val="yellow"/>
        </w:rPr>
        <w:t>?</w:t>
      </w:r>
      <w:r w:rsidR="00294E4A" w:rsidRPr="00142950">
        <w:rPr>
          <w:b/>
          <w:bCs/>
          <w:highlight w:val="yellow"/>
        </w:rPr>
        <w:t xml:space="preserve"> Do myself?</w:t>
      </w:r>
    </w:p>
    <w:p w14:paraId="7E6A699C" w14:textId="289D6956" w:rsidR="006B3D24" w:rsidRDefault="00000000" w:rsidP="006B3D24">
      <w:pPr>
        <w:pStyle w:val="ListParagraph"/>
        <w:numPr>
          <w:ilvl w:val="1"/>
          <w:numId w:val="1"/>
        </w:numPr>
      </w:pPr>
      <w:hyperlink r:id="rId49" w:history="1">
        <w:r w:rsidR="00D10B8D" w:rsidRPr="006B7985">
          <w:rPr>
            <w:rStyle w:val="Hyperlink"/>
          </w:rPr>
          <w:t>https://www.nature.com/articles/s41598-023-47496-9</w:t>
        </w:r>
      </w:hyperlink>
      <w:r w:rsidR="006B3D24">
        <w:t xml:space="preserve"> - phylogeny for thousands of sequences </w:t>
      </w:r>
    </w:p>
    <w:p w14:paraId="7DEB830D" w14:textId="7760E579" w:rsidR="00233CDD" w:rsidRDefault="00000000" w:rsidP="00233CDD">
      <w:pPr>
        <w:pStyle w:val="ListParagraph"/>
        <w:numPr>
          <w:ilvl w:val="2"/>
          <w:numId w:val="1"/>
        </w:numPr>
      </w:pPr>
      <w:hyperlink r:id="rId50" w:history="1">
        <w:r w:rsidR="00233CDD" w:rsidRPr="0020551C">
          <w:rPr>
            <w:rStyle w:val="Hyperlink"/>
          </w:rPr>
          <w:t>https://itol.embl.de/tree/13124980200338471572642166</w:t>
        </w:r>
      </w:hyperlink>
      <w:r w:rsidR="00233CDD">
        <w:t xml:space="preserve"> - nice presentation of phylogeny here, can I do something similar</w:t>
      </w:r>
      <w:r w:rsidR="00142950">
        <w:t xml:space="preserve"> to visualise?</w:t>
      </w:r>
    </w:p>
    <w:p w14:paraId="0A8A853C" w14:textId="45120709"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r w:rsidR="00FF36F3">
        <w:t xml:space="preserve"> </w:t>
      </w:r>
    </w:p>
    <w:p w14:paraId="500C7399" w14:textId="78CBF7CF" w:rsidR="00FF36F3" w:rsidRDefault="00FF36F3" w:rsidP="002864A5">
      <w:pPr>
        <w:pStyle w:val="ListParagraph"/>
        <w:numPr>
          <w:ilvl w:val="1"/>
          <w:numId w:val="1"/>
        </w:numPr>
      </w:pPr>
      <w:r>
        <w:t>Does the phylogenetic tree match the clustering seen above?</w:t>
      </w:r>
    </w:p>
    <w:p w14:paraId="4AFAE850" w14:textId="199EBF06" w:rsidR="00EB4D4B" w:rsidRDefault="00EB4D4B" w:rsidP="00A25EA9">
      <w:pPr>
        <w:pStyle w:val="Heading3"/>
      </w:pPr>
      <w:bookmarkStart w:id="58" w:name="_Toc165099710"/>
      <w:r>
        <w:t>Sequence clustering</w:t>
      </w:r>
      <w:bookmarkEnd w:id="58"/>
      <w:r w:rsidR="001D69DA">
        <w:t xml:space="preserve"> validation</w:t>
      </w:r>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1"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2"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3"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4"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lastRenderedPageBreak/>
        <w:t>FoldSeek</w:t>
      </w:r>
      <w:proofErr w:type="spellEnd"/>
      <w:r>
        <w:t xml:space="preserve"> to identify </w:t>
      </w:r>
      <w:proofErr w:type="spellStart"/>
      <w:r>
        <w:t>alphafold</w:t>
      </w:r>
      <w:proofErr w:type="spellEnd"/>
      <w:r>
        <w:t xml:space="preserve"> structures</w:t>
      </w:r>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also</w:t>
      </w:r>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r>
        <w:t>alphafold</w:t>
      </w:r>
      <w:proofErr w:type="spell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5"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lastRenderedPageBreak/>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6"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7"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w:t>
      </w:r>
      <w:r>
        <w:lastRenderedPageBreak/>
        <w:t xml:space="preserve">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29F80C44"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DC1230">
        <w:instrText xml:space="preserve"> ADDIN ZOTERO_ITEM CSL_CITATION {"citationID":"Ia58976i","properties":{"formattedCitation":"\\super 63\\nosupersub{}","plainCitation":"63","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DC1230" w:rsidRPr="00DC1230">
        <w:rPr>
          <w:rFonts w:ascii="Calibri" w:hAnsi="Calibri" w:cs="Calibri"/>
          <w:kern w:val="0"/>
          <w:vertAlign w:val="superscript"/>
        </w:rPr>
        <w:t>63</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lastRenderedPageBreak/>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spellStart"/>
      <w:r w:rsidR="007C5A27">
        <w:t>phages</w:t>
      </w:r>
      <w:proofErr w:type="spellEnd"/>
      <w:r w:rsidR="007C5A27">
        <w:t>,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w:t>
      </w:r>
      <w:r>
        <w:rPr>
          <w:lang w:val="en-US"/>
        </w:rPr>
        <w:lastRenderedPageBreak/>
        <w:t>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lastRenderedPageBreak/>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48DB33F7" w14:textId="77777777" w:rsidR="00DC1230" w:rsidRDefault="009D2638" w:rsidP="00DC1230">
      <w:pPr>
        <w:pStyle w:val="Bibliography"/>
      </w:pPr>
      <w:r>
        <w:fldChar w:fldCharType="begin"/>
      </w:r>
      <w:r w:rsidR="00774149">
        <w:instrText xml:space="preserve"> ADDIN ZOTERO_BIBL {"uncited":[],"omitted":[],"custom":[]} CSL_BIBLIOGRAPHY </w:instrText>
      </w:r>
      <w:r>
        <w:fldChar w:fldCharType="separate"/>
      </w:r>
      <w:r w:rsidR="00DC1230">
        <w:t>1.</w:t>
      </w:r>
      <w:r w:rsidR="00DC1230">
        <w:tab/>
        <w:t xml:space="preserve">Marchler-Bauer, A., Derbyshire, M.K., Gonzales, N.R., Lu, S., Chitsaz, F., Geer, L.Y., Geer, R.C., He, J., Gwadz, M., Hurwitz, D.I., et al. (2015). CDD: NCBI’s conserved domain database. Nucleic Acids Res. </w:t>
      </w:r>
      <w:r w:rsidR="00DC1230">
        <w:rPr>
          <w:i/>
          <w:iCs/>
        </w:rPr>
        <w:t>43</w:t>
      </w:r>
      <w:r w:rsidR="00DC1230">
        <w:t>, D222-226. https://doi.org/10.1093/nar/gku1221.</w:t>
      </w:r>
    </w:p>
    <w:p w14:paraId="1C655596" w14:textId="77777777" w:rsidR="00DC1230" w:rsidRDefault="00DC1230" w:rsidP="00DC1230">
      <w:pPr>
        <w:pStyle w:val="Bibliography"/>
      </w:pPr>
      <w:r>
        <w:t>2.</w:t>
      </w:r>
      <w:r>
        <w:tab/>
        <w:t>Kerff, F., Rocaboy, M., Herman, R., Sauvage, E., and Charlier, P. (2013). Crystal structure of the E. coli N-acetylmuramoyl-L-alanine amidase AmiC. https://doi.org/10.2210/pdb4bin/pdb.</w:t>
      </w:r>
    </w:p>
    <w:p w14:paraId="76912093" w14:textId="77777777" w:rsidR="00DC1230" w:rsidRDefault="00DC1230" w:rsidP="00DC1230">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389B9360" w14:textId="77777777" w:rsidR="00DC1230" w:rsidRDefault="00DC1230" w:rsidP="00DC1230">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437199F9" w14:textId="77777777" w:rsidR="00DC1230" w:rsidRDefault="00DC1230" w:rsidP="00DC1230">
      <w:pPr>
        <w:pStyle w:val="Bibliography"/>
      </w:pPr>
      <w:r>
        <w:lastRenderedPageBreak/>
        <w:t>5.</w:t>
      </w:r>
      <w:r>
        <w:tab/>
        <w:t xml:space="preserve">Altschul, S.F., Gish, W., Miller, W., Myers, E.W., and Lipman, D.J. (1990). Basic local alignment search tool. J. Mol. Biol. </w:t>
      </w:r>
      <w:r>
        <w:rPr>
          <w:i/>
          <w:iCs/>
        </w:rPr>
        <w:t>215</w:t>
      </w:r>
      <w:r>
        <w:t>, 403–410. https://doi.org/10.1016/S0022-2836(05)80360-2.</w:t>
      </w:r>
    </w:p>
    <w:p w14:paraId="782CC5F6" w14:textId="77777777" w:rsidR="00DC1230" w:rsidRDefault="00DC1230" w:rsidP="00DC1230">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68B36CC5" w14:textId="77777777" w:rsidR="00DC1230" w:rsidRDefault="00DC1230" w:rsidP="00DC1230">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4660ABE4" w14:textId="77777777" w:rsidR="00DC1230" w:rsidRDefault="00DC1230" w:rsidP="00DC1230">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05AF1A01" w14:textId="77777777" w:rsidR="00DC1230" w:rsidRDefault="00DC1230" w:rsidP="00DC1230">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2985597A" w14:textId="77777777" w:rsidR="00DC1230" w:rsidRDefault="00DC1230" w:rsidP="00DC1230">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7BC6713D" w14:textId="77777777" w:rsidR="00DC1230" w:rsidRDefault="00DC1230" w:rsidP="00DC1230">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06F31BC9" w14:textId="77777777" w:rsidR="00DC1230" w:rsidRDefault="00DC1230" w:rsidP="00DC1230">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377DB3C7" w14:textId="77777777" w:rsidR="00DC1230" w:rsidRDefault="00DC1230" w:rsidP="00DC1230">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6C66B740" w14:textId="77777777" w:rsidR="00DC1230" w:rsidRDefault="00DC1230" w:rsidP="00DC1230">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3B9109E9" w14:textId="77777777" w:rsidR="00DC1230" w:rsidRDefault="00DC1230" w:rsidP="00DC1230">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46360CA1" w14:textId="77777777" w:rsidR="00DC1230" w:rsidRDefault="00DC1230" w:rsidP="00DC1230">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228F664A" w14:textId="77777777" w:rsidR="00DC1230" w:rsidRDefault="00DC1230" w:rsidP="00DC1230">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7253EAA3" w14:textId="77777777" w:rsidR="00DC1230" w:rsidRDefault="00DC1230" w:rsidP="00DC1230">
      <w:pPr>
        <w:pStyle w:val="Bibliography"/>
      </w:pPr>
      <w:r>
        <w:lastRenderedPageBreak/>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185D738A" w14:textId="77777777" w:rsidR="00DC1230" w:rsidRDefault="00DC1230" w:rsidP="00DC1230">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54264694" w14:textId="77777777" w:rsidR="00DC1230" w:rsidRDefault="00DC1230" w:rsidP="00DC1230">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5B6E869D" w14:textId="77777777" w:rsidR="00DC1230" w:rsidRDefault="00DC1230" w:rsidP="00DC1230">
      <w:pPr>
        <w:pStyle w:val="Bibliography"/>
      </w:pPr>
      <w:r>
        <w:t>21.</w:t>
      </w:r>
      <w:r>
        <w:tab/>
        <w:t xml:space="preserve">Federhen, S. (2012). The NCBI Taxonomy database. Nucleic Acids Res. </w:t>
      </w:r>
      <w:r>
        <w:rPr>
          <w:i/>
          <w:iCs/>
        </w:rPr>
        <w:t>40</w:t>
      </w:r>
      <w:r>
        <w:t>, D136-143. https://doi.org/10.1093/nar/gkr1178.</w:t>
      </w:r>
    </w:p>
    <w:p w14:paraId="3A2F0FA0" w14:textId="77777777" w:rsidR="00DC1230" w:rsidRDefault="00DC1230" w:rsidP="00DC1230">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3A7737C1" w14:textId="77777777" w:rsidR="00DC1230" w:rsidRDefault="00DC1230" w:rsidP="00DC1230">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0AA2BDA9" w14:textId="77777777" w:rsidR="00DC1230" w:rsidRDefault="00DC1230" w:rsidP="00DC1230">
      <w:pPr>
        <w:pStyle w:val="Bibliography"/>
      </w:pPr>
      <w:r>
        <w:t>24.</w:t>
      </w:r>
      <w:r>
        <w:tab/>
        <w:t xml:space="preserve">Lassmann, T. (2020). Kalign 3: multiple sequence alignment of large datasets. Bioinformatics </w:t>
      </w:r>
      <w:r>
        <w:rPr>
          <w:i/>
          <w:iCs/>
        </w:rPr>
        <w:t>36</w:t>
      </w:r>
      <w:r>
        <w:t>, 1928–1929. https://doi.org/10.1093/bioinformatics/btz795.</w:t>
      </w:r>
    </w:p>
    <w:p w14:paraId="2052A801" w14:textId="77777777" w:rsidR="00DC1230" w:rsidRDefault="00DC1230" w:rsidP="00DC1230">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E03FD44" w14:textId="77777777" w:rsidR="00DC1230" w:rsidRDefault="00DC1230" w:rsidP="00DC1230">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A17D772" w14:textId="77777777" w:rsidR="00DC1230" w:rsidRDefault="00DC1230" w:rsidP="00DC1230">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1FB0FDAB" w14:textId="77777777" w:rsidR="00DC1230" w:rsidRDefault="00DC1230" w:rsidP="00DC1230">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64004703" w14:textId="77777777" w:rsidR="00DC1230" w:rsidRDefault="00DC1230" w:rsidP="00DC1230">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79B11946" w14:textId="77777777" w:rsidR="00DC1230" w:rsidRDefault="00DC1230" w:rsidP="00DC1230">
      <w:pPr>
        <w:pStyle w:val="Bibliography"/>
      </w:pPr>
      <w:r>
        <w:t>30.</w:t>
      </w:r>
      <w:r>
        <w:tab/>
        <w:t xml:space="preserve">Crooks, G.E., Hon, G., Chandonia, J.-M., and Brenner, S.E. (2004). WebLogo: A Sequence Logo Generator. Genome Res. </w:t>
      </w:r>
      <w:r>
        <w:rPr>
          <w:i/>
          <w:iCs/>
        </w:rPr>
        <w:t>14</w:t>
      </w:r>
      <w:r>
        <w:t>, 1188–1190. https://doi.org/10.1101/gr.849004.</w:t>
      </w:r>
    </w:p>
    <w:p w14:paraId="1A2394CF" w14:textId="77777777" w:rsidR="00DC1230" w:rsidRDefault="00DC1230" w:rsidP="00DC1230">
      <w:pPr>
        <w:pStyle w:val="Bibliography"/>
      </w:pPr>
      <w:r>
        <w:lastRenderedPageBreak/>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62107EC5" w14:textId="77777777" w:rsidR="00DC1230" w:rsidRDefault="00DC1230" w:rsidP="00DC1230">
      <w:pPr>
        <w:pStyle w:val="Bibliography"/>
      </w:pPr>
      <w:r>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2DDC46E6" w14:textId="77777777" w:rsidR="00DC1230" w:rsidRDefault="00DC1230" w:rsidP="00DC1230">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7698BEA4" w14:textId="77777777" w:rsidR="00DC1230" w:rsidRDefault="00DC1230" w:rsidP="00DC1230">
      <w:pPr>
        <w:pStyle w:val="Bibliography"/>
      </w:pPr>
      <w:r>
        <w:t>34.</w:t>
      </w:r>
      <w:r>
        <w:tab/>
        <w:t>Freitag-Pohl, S., and Pohl, E. (2022). AmiP amidase-3 from Thermus parvatiensis.</w:t>
      </w:r>
    </w:p>
    <w:p w14:paraId="5CD698A8" w14:textId="77777777" w:rsidR="00DC1230" w:rsidRDefault="00DC1230" w:rsidP="00DC1230">
      <w:pPr>
        <w:pStyle w:val="Bibliography"/>
      </w:pPr>
      <w:r>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2FAB4145" w14:textId="77777777" w:rsidR="00DC1230" w:rsidRDefault="00DC1230" w:rsidP="00DC1230">
      <w:pPr>
        <w:pStyle w:val="Bibliography"/>
      </w:pPr>
      <w:r>
        <w:t>36.</w:t>
      </w:r>
      <w:r>
        <w:tab/>
        <w:t>Zhang, R., Zhou, M., Bargassa, M., Joachimiak, A., and Midwest Center for Structural Genomics (2011). The crystal structure of the putative N-acetylmuramoyl-L-alanine amidase from Neisseria meningitidis.</w:t>
      </w:r>
    </w:p>
    <w:p w14:paraId="57F3BE8B" w14:textId="77777777" w:rsidR="00DC1230" w:rsidRDefault="00DC1230" w:rsidP="00DC1230">
      <w:pPr>
        <w:pStyle w:val="Bibliography"/>
      </w:pPr>
      <w:r>
        <w:t>37.</w:t>
      </w:r>
      <w:r>
        <w:tab/>
        <w:t>Renko, M., Usenik, A., and Turk, D. (2017). Cwp6 from Clostridium difficile.</w:t>
      </w:r>
    </w:p>
    <w:p w14:paraId="3CE1C977" w14:textId="77777777" w:rsidR="00DC1230" w:rsidRDefault="00DC1230" w:rsidP="00DC1230">
      <w:pPr>
        <w:pStyle w:val="Bibliography"/>
      </w:pPr>
      <w:r>
        <w:t>38.</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3CFAB472" w14:textId="77777777" w:rsidR="00DC1230" w:rsidRDefault="00DC1230" w:rsidP="00DC1230">
      <w:pPr>
        <w:pStyle w:val="Bibliography"/>
      </w:pPr>
      <w:r>
        <w:t>39.</w:t>
      </w:r>
      <w:r>
        <w:tab/>
        <w:t>Page, J.E., Skiba, M.A., Kruse, A.C., and Walker, S. (2022). Structure of the S. aureus amidase LytH and activator ActH extracellular domains.</w:t>
      </w:r>
    </w:p>
    <w:p w14:paraId="78E94790" w14:textId="77777777" w:rsidR="00DC1230" w:rsidRDefault="00DC1230" w:rsidP="00DC1230">
      <w:pPr>
        <w:pStyle w:val="Bibliography"/>
      </w:pPr>
      <w:r>
        <w:t>40.</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286B4A76" w14:textId="77777777" w:rsidR="00DC1230" w:rsidRDefault="00DC1230" w:rsidP="00DC1230">
      <w:pPr>
        <w:pStyle w:val="Bibliography"/>
      </w:pPr>
      <w:r>
        <w:t>41.</w:t>
      </w:r>
      <w:r>
        <w:tab/>
        <w:t>Tan, K., Mulligan, R., Kwon, K., Anderson, W., Joachimiak, A., and Center for Structural Genomics of Infectious Diseases (2014). The crystal structure of N-acetylmuramoyl-L-alanine amidase from Clostridium difficile 630.</w:t>
      </w:r>
    </w:p>
    <w:p w14:paraId="3714611E" w14:textId="77777777" w:rsidR="00DC1230" w:rsidRDefault="00DC1230" w:rsidP="00DC1230">
      <w:pPr>
        <w:pStyle w:val="Bibliography"/>
      </w:pPr>
      <w:r>
        <w:t>42.</w:t>
      </w:r>
      <w:r>
        <w:tab/>
        <w:t>Büttner, F.M., and Stehle, T. (2016). N-acetylmuramoyl-L-alanine amidase AmiC2 of Nostoc punctiforme.</w:t>
      </w:r>
    </w:p>
    <w:p w14:paraId="23DE83FB" w14:textId="77777777" w:rsidR="00DC1230" w:rsidRDefault="00DC1230" w:rsidP="00DC1230">
      <w:pPr>
        <w:pStyle w:val="Bibliography"/>
      </w:pPr>
      <w:r>
        <w:t>43.</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2A7A03FC" w14:textId="77777777" w:rsidR="00DC1230" w:rsidRDefault="00DC1230" w:rsidP="00DC1230">
      <w:pPr>
        <w:pStyle w:val="Bibliography"/>
      </w:pPr>
      <w:r>
        <w:t>44.</w:t>
      </w:r>
      <w:r>
        <w:tab/>
        <w:t>Tan, K., Rakowski, E., Buck, K., Joachimiak, A., and Midwest Center for Structural Genomics (2010). The crystal structure of a domain from N-acetylmuramoyl-l-alanine amidase of Bartonella henselae str. Houston-1.</w:t>
      </w:r>
    </w:p>
    <w:p w14:paraId="25F79F2F" w14:textId="77777777" w:rsidR="00DC1230" w:rsidRDefault="00DC1230" w:rsidP="00DC1230">
      <w:pPr>
        <w:pStyle w:val="Bibliography"/>
      </w:pPr>
      <w:r>
        <w:lastRenderedPageBreak/>
        <w:t>45.</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27A2903D" w14:textId="77777777" w:rsidR="00DC1230" w:rsidRDefault="00DC1230" w:rsidP="00DC1230">
      <w:pPr>
        <w:pStyle w:val="Bibliography"/>
      </w:pPr>
      <w:r>
        <w:t>46.</w:t>
      </w:r>
      <w:r>
        <w:tab/>
        <w:t>Prigozhin, D.M., Mavrici, D., Huizar, J.P., Vansell, H.J., Alber, T., and TB Structural Genomics Consortium (2013). Structure of the Mycobacterium tuberculosis peptidoglycan amidase Rv3717 in complex with L-Alanine-iso-D-Glutamine reaction product.</w:t>
      </w:r>
    </w:p>
    <w:p w14:paraId="2284368C" w14:textId="77777777" w:rsidR="00DC1230" w:rsidRDefault="00DC1230" w:rsidP="00DC1230">
      <w:pPr>
        <w:pStyle w:val="Bibliography"/>
      </w:pPr>
      <w:r>
        <w:t>47.</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452D7027" w14:textId="77777777" w:rsidR="00DC1230" w:rsidRDefault="00DC1230" w:rsidP="00DC1230">
      <w:pPr>
        <w:pStyle w:val="Bibliography"/>
      </w:pPr>
      <w:r>
        <w:t>48.</w:t>
      </w:r>
      <w:r>
        <w:tab/>
        <w:t>Yamane, T., Koyama, Y., Nojiri, Y., Hikage, T., Akita, M., Suzuki, A., Shirai, T., Ise, F., Shida, T., and Sekiguchi, J. (2003). Structure of the catalytic domain of CwlV, N-acetylmuramoyl-L-alanine amidase from Bacillus(Paenibacillus) polymyxa var.colistinus.</w:t>
      </w:r>
    </w:p>
    <w:p w14:paraId="7B345318" w14:textId="77777777" w:rsidR="00DC1230" w:rsidRDefault="00DC1230" w:rsidP="00DC1230">
      <w:pPr>
        <w:pStyle w:val="Bibliography"/>
      </w:pPr>
      <w:r>
        <w:t>49.</w:t>
      </w:r>
      <w:r>
        <w:tab/>
        <w:t>Kumar, A., Kumar, S., Kumar, D., Mishra, A., Dewangan, R.P., Shrivastava, P., Ramachandran, S., and Taneja, B. (2013). Crystal structure of Rv3717 reveals a novel amidase from M. tuberculosis.</w:t>
      </w:r>
    </w:p>
    <w:p w14:paraId="2164B223" w14:textId="77777777" w:rsidR="00DC1230" w:rsidRDefault="00DC1230" w:rsidP="00DC1230">
      <w:pPr>
        <w:pStyle w:val="Bibliography"/>
      </w:pPr>
      <w:r>
        <w:t>50.</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2F12AA47" w14:textId="77777777" w:rsidR="00DC1230" w:rsidRDefault="00DC1230" w:rsidP="00DC1230">
      <w:pPr>
        <w:pStyle w:val="Bibliography"/>
      </w:pPr>
      <w:r>
        <w:t>51.</w:t>
      </w:r>
      <w:r>
        <w:tab/>
        <w:t>Prigozhin, D.M., Mavrici, D., Huizar, J.P., Vansell, H.J., Alber, T., and TB Structural Genomics Consortium (2013). Structure of the reduced, metal-free form of Mycobacterium tuberculosis peptidoglycan amidase Rv3717.</w:t>
      </w:r>
    </w:p>
    <w:p w14:paraId="7A1B3D28" w14:textId="77777777" w:rsidR="00DC1230" w:rsidRDefault="00DC1230" w:rsidP="00DC1230">
      <w:pPr>
        <w:pStyle w:val="Bibliography"/>
      </w:pPr>
      <w:r>
        <w:t>52.</w:t>
      </w:r>
      <w:r>
        <w:tab/>
        <w:t>Prigozhin, D.M., Mavrici, D., Huizar, J.P., Vansell, H.J., Alber, T., and TB Structural Genomics Consortium (2013). Structure of the reduced, Zn-bound form of Mycobacterium tuberculosis peptidoglycan amidase Rv3717.</w:t>
      </w:r>
    </w:p>
    <w:p w14:paraId="02061FCC" w14:textId="77777777" w:rsidR="00DC1230" w:rsidRDefault="00DC1230" w:rsidP="00DC1230">
      <w:pPr>
        <w:pStyle w:val="Bibliography"/>
      </w:pPr>
      <w:r>
        <w:t>53.</w:t>
      </w:r>
      <w:r>
        <w:tab/>
        <w:t>Blaise, M. (2020). crystal structure of the N-acetylmuramyl-L-alanine amidase, Ami1, from Mycobacterium abscessus bound to L-Alanine-D-isoglutamine.</w:t>
      </w:r>
    </w:p>
    <w:p w14:paraId="3FFE76C1" w14:textId="77777777" w:rsidR="00DC1230" w:rsidRDefault="00DC1230" w:rsidP="00DC1230">
      <w:pPr>
        <w:pStyle w:val="Bibliography"/>
      </w:pPr>
      <w:r>
        <w:t>54.</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201E92F3" w14:textId="77777777" w:rsidR="00DC1230" w:rsidRDefault="00DC1230" w:rsidP="00DC1230">
      <w:pPr>
        <w:pStyle w:val="Bibliography"/>
      </w:pPr>
      <w:r>
        <w:t>55.</w:t>
      </w:r>
      <w:r>
        <w:tab/>
        <w:t>Blaise, M., and Alsarraf, H.M.A.B. (2020). Crystal structure of the N-acetylmuramyl-L-alanine amidase, Ami1, from Mycobacterium smegmatis.</w:t>
      </w:r>
    </w:p>
    <w:p w14:paraId="4FF82DAC" w14:textId="77777777" w:rsidR="00DC1230" w:rsidRDefault="00DC1230" w:rsidP="00DC1230">
      <w:pPr>
        <w:pStyle w:val="Bibliography"/>
      </w:pPr>
      <w:r>
        <w:t>56.</w:t>
      </w:r>
      <w:r>
        <w:tab/>
        <w:t>Blaise, M. (2020). crystal structure of the apo form of the N-acetylmuramyl-L-alanine amidase, Ami1, from Mycobacterium abscessus.</w:t>
      </w:r>
    </w:p>
    <w:p w14:paraId="7EFCFE91" w14:textId="77777777" w:rsidR="00DC1230" w:rsidRDefault="00DC1230" w:rsidP="00DC1230">
      <w:pPr>
        <w:pStyle w:val="Bibliography"/>
      </w:pPr>
      <w:r>
        <w:t>57.</w:t>
      </w:r>
      <w:r>
        <w:tab/>
        <w:t>Eckenroth, B.E., and Doublié, S. (2021). Structure of the CwlD amidase from Clostridioides difficile in complex with the GerS lipoprotein.</w:t>
      </w:r>
    </w:p>
    <w:p w14:paraId="4ABEEDC5" w14:textId="77777777" w:rsidR="00DC1230" w:rsidRDefault="00DC1230" w:rsidP="00DC1230">
      <w:pPr>
        <w:pStyle w:val="Bibliography"/>
      </w:pPr>
      <w:r>
        <w:t>58.</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19B48A64" w14:textId="77777777" w:rsidR="00DC1230" w:rsidRDefault="00DC1230" w:rsidP="00DC1230">
      <w:pPr>
        <w:pStyle w:val="Bibliography"/>
      </w:pPr>
      <w:r>
        <w:lastRenderedPageBreak/>
        <w:t>59.</w:t>
      </w:r>
      <w:r>
        <w:tab/>
        <w:t>Korndörfer, I.P., and Skerra, A. (2005). The crystal structure of the listeria monocytogenes bacteriophage PSA endolysin PlyPSA.</w:t>
      </w:r>
    </w:p>
    <w:p w14:paraId="3E2DE06A" w14:textId="77777777" w:rsidR="00DC1230" w:rsidRDefault="00DC1230" w:rsidP="00DC1230">
      <w:pPr>
        <w:pStyle w:val="Bibliography"/>
      </w:pPr>
      <w:r>
        <w:t>60.</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0107244B" w14:textId="77777777" w:rsidR="00DC1230" w:rsidRDefault="00DC1230" w:rsidP="00DC1230">
      <w:pPr>
        <w:pStyle w:val="Bibliography"/>
      </w:pPr>
      <w:r>
        <w:t>61.</w:t>
      </w:r>
      <w:r>
        <w:tab/>
        <w:t>Mayer, M.J., Garefalaki, V., Spoerl, R., Narbad, A., and Meijers, R. (2011). Catalytic domain of CD27L endolysin targeting Clostridia Difficile.</w:t>
      </w:r>
    </w:p>
    <w:p w14:paraId="0A08064D" w14:textId="77777777" w:rsidR="00DC1230" w:rsidRDefault="00DC1230" w:rsidP="00DC1230">
      <w:pPr>
        <w:pStyle w:val="Bibliography"/>
      </w:pPr>
      <w:r>
        <w:t>62.</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70E65C29" w14:textId="77777777" w:rsidR="00DC1230" w:rsidRDefault="00DC1230" w:rsidP="00DC1230">
      <w:pPr>
        <w:pStyle w:val="Bibliography"/>
      </w:pPr>
      <w:r>
        <w:t>63.</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00D231A3" w:rsidR="006A779F" w:rsidRDefault="009D2638" w:rsidP="006A779F">
      <w:r>
        <w:fldChar w:fldCharType="end"/>
      </w:r>
    </w:p>
    <w:p w14:paraId="702BD8A5" w14:textId="5A099B59" w:rsidR="00777DDE" w:rsidRPr="00777DDE" w:rsidRDefault="00BA20C5" w:rsidP="00777DDE">
      <w:pPr>
        <w:pStyle w:val="Heading1"/>
      </w:pPr>
      <w:bookmarkStart w:id="63" w:name="_Toc165099715"/>
      <w:commentRangeStart w:id="64"/>
      <w:r>
        <w:t>APPENDICES</w:t>
      </w:r>
      <w:bookmarkEnd w:id="63"/>
      <w:commentRangeEnd w:id="64"/>
      <w:r w:rsidR="00C410F5">
        <w:rPr>
          <w:rStyle w:val="CommentReference"/>
          <w:rFonts w:asciiTheme="minorHAnsi" w:eastAsiaTheme="minorHAnsi" w:hAnsiTheme="minorHAnsi" w:cstheme="minorBidi"/>
          <w:color w:val="auto"/>
        </w:rPr>
        <w:commentReference w:id="64"/>
      </w:r>
    </w:p>
    <w:p w14:paraId="131BC2B7" w14:textId="3DC231E3" w:rsidR="006A779F" w:rsidRDefault="00114446" w:rsidP="00114446">
      <w:pPr>
        <w:pStyle w:val="Heading2"/>
      </w:pPr>
      <w:bookmarkStart w:id="65" w:name="_Toc165099716"/>
      <w:r>
        <w:t>Appendix A: Longlist of candidate NAMLAA experimental structures identified from searches of the Protein Data Bank.</w:t>
      </w:r>
      <w:bookmarkEnd w:id="6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66" w:name="_Toc165099718"/>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66"/>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lastRenderedPageBreak/>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6B7D8470" w14:textId="20C02F7D" w:rsidR="008B77EF" w:rsidRDefault="00DD1602" w:rsidP="00450EFB">
      <w:pPr>
        <w:pStyle w:val="Heading2"/>
      </w:pPr>
      <w:r w:rsidRPr="00C06884">
        <w:t xml:space="preserve">Appendix </w:t>
      </w:r>
      <w:r w:rsidR="0006130F" w:rsidRPr="00C06884">
        <w:t>C</w:t>
      </w:r>
      <w:r w:rsidRPr="00C06884">
        <w:t>: All validation scores for the multiple sequence alignment</w:t>
      </w:r>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w:lastRenderedPageBreak/>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r w:rsidRPr="009B01D2">
        <w:t xml:space="preserve">Appendix </w:t>
      </w:r>
      <w:r w:rsidR="0006130F" w:rsidRPr="009B01D2">
        <w:t>D</w:t>
      </w:r>
      <w:r w:rsidRPr="009B01D2">
        <w:t>: Full Logo for the final Multiple Sequence Alignment</w:t>
      </w:r>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60"/>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r w:rsidRPr="00E460DE">
        <w:lastRenderedPageBreak/>
        <w:t xml:space="preserve">Appendix </w:t>
      </w:r>
      <w:r w:rsidR="0006130F" w:rsidRPr="00E460DE">
        <w:t>E</w:t>
      </w:r>
      <w:r w:rsidRPr="00E460DE">
        <w:t>: Occupancy plots for each insertion region</w:t>
      </w:r>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07605003">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1EE66292">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52C9B30A">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1F81D4B4">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047BE160">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691923B6">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18289CEE">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048908F0">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r w:rsidRPr="00E460DE">
        <w:lastRenderedPageBreak/>
        <w:t xml:space="preserve">Appendix </w:t>
      </w:r>
      <w:r>
        <w:t>F</w:t>
      </w:r>
      <w:r w:rsidRPr="00E460DE">
        <w:t xml:space="preserve">: </w:t>
      </w:r>
      <w:r>
        <w:t>PCA scatter plots for components PC1/PC3 and PC2/PC3</w:t>
      </w:r>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65556566" w14:textId="77777777" w:rsidR="00B0587F" w:rsidRDefault="00B0587F" w:rsidP="00B0587F">
      <w:pPr>
        <w:pStyle w:val="NormalWeb"/>
      </w:pPr>
    </w:p>
    <w:p w14:paraId="1A163296" w14:textId="77777777"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9"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0"/>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lastRenderedPageBreak/>
        <w:t xml:space="preserve">Clustering predicted structures at the scale of the known protein universe, Barrio and Yeo et al </w:t>
      </w:r>
      <w:hyperlink r:id="rId71"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2"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3" w:history="1">
        <w:r w:rsidRPr="0038156F">
          <w:rPr>
            <w:rStyle w:val="Hyperlink"/>
          </w:rPr>
          <w:t>https://github.com/steineggerlab/foldmason</w:t>
        </w:r>
      </w:hyperlink>
      <w:r>
        <w:t xml:space="preserve"> </w:t>
      </w:r>
    </w:p>
    <w:p w14:paraId="55E21A08" w14:textId="7C9E4E8C" w:rsidR="006A779F" w:rsidRDefault="006A779F" w:rsidP="006A779F">
      <w:pPr>
        <w:pStyle w:val="NoSpacing"/>
        <w:spacing w:line="360" w:lineRule="auto"/>
      </w:pPr>
    </w:p>
    <w:p w14:paraId="28B1D629" w14:textId="77777777" w:rsidR="001348E5" w:rsidRDefault="001348E5" w:rsidP="006A779F">
      <w:pPr>
        <w:pStyle w:val="NoSpacing"/>
        <w:spacing w:line="360" w:lineRule="auto"/>
      </w:pPr>
    </w:p>
    <w:p w14:paraId="0F916B9C" w14:textId="77777777" w:rsidR="001348E5" w:rsidRPr="001348E5" w:rsidRDefault="001348E5" w:rsidP="001348E5">
      <w:pPr>
        <w:pStyle w:val="NoSpacing"/>
      </w:pPr>
      <w:r w:rsidRPr="001348E5">
        <w:t xml:space="preserve">s.banno@bbk.ac.uk - at </w:t>
      </w:r>
      <w:proofErr w:type="spellStart"/>
      <w:r w:rsidRPr="001348E5">
        <w:t>birkbeck</w:t>
      </w:r>
      <w:proofErr w:type="spellEnd"/>
      <w:r w:rsidRPr="001348E5">
        <w:t>, computational department, willing to help with data produced from ML.</w:t>
      </w:r>
    </w:p>
    <w:p w14:paraId="58D9EAC1" w14:textId="77777777" w:rsidR="001348E5" w:rsidRPr="001348E5" w:rsidRDefault="001348E5" w:rsidP="001348E5">
      <w:pPr>
        <w:pStyle w:val="NoSpacing"/>
      </w:pPr>
    </w:p>
    <w:p w14:paraId="3B0FD8F6" w14:textId="77777777" w:rsidR="001348E5" w:rsidRPr="001348E5" w:rsidRDefault="001348E5" w:rsidP="001348E5">
      <w:pPr>
        <w:pStyle w:val="NoSpacing"/>
      </w:pPr>
      <w:r w:rsidRPr="001348E5">
        <w:t xml:space="preserve">https://bacdive.dsmz.de/ </w:t>
      </w:r>
    </w:p>
    <w:p w14:paraId="6A032FF4" w14:textId="77777777" w:rsidR="001348E5" w:rsidRPr="001348E5" w:rsidRDefault="001348E5" w:rsidP="001348E5">
      <w:pPr>
        <w:pStyle w:val="NoSpacing"/>
      </w:pPr>
    </w:p>
    <w:p w14:paraId="175394A3" w14:textId="77777777" w:rsidR="001348E5" w:rsidRPr="001348E5" w:rsidRDefault="001348E5" w:rsidP="001348E5">
      <w:pPr>
        <w:pStyle w:val="NoSpacing"/>
      </w:pPr>
      <w:r w:rsidRPr="001348E5">
        <w:t>To ask in next meeting:</w:t>
      </w:r>
    </w:p>
    <w:p w14:paraId="7C79E164" w14:textId="77777777" w:rsidR="001348E5" w:rsidRPr="001348E5" w:rsidRDefault="001348E5" w:rsidP="001348E5">
      <w:pPr>
        <w:pStyle w:val="NoSpacing"/>
      </w:pPr>
      <w:r w:rsidRPr="001348E5">
        <w:t>What would be the best way to quantify the relevance of the I-6 region (</w:t>
      </w:r>
      <w:proofErr w:type="spellStart"/>
      <w:r w:rsidRPr="001348E5">
        <w:t>ie</w:t>
      </w:r>
      <w:proofErr w:type="spellEnd"/>
      <w:r w:rsidRPr="001348E5">
        <w:t xml:space="preserve"> what test should I be running to prove the association between gram positive/negative statis and insertion length in the region?)</w:t>
      </w:r>
    </w:p>
    <w:p w14:paraId="6AC8B1A9" w14:textId="77777777" w:rsidR="001348E5" w:rsidRPr="001348E5" w:rsidRDefault="001348E5" w:rsidP="001348E5">
      <w:pPr>
        <w:pStyle w:val="NoSpacing"/>
      </w:pPr>
      <w:r w:rsidRPr="001348E5">
        <w:t xml:space="preserve">Does my clustering method make sense? Or should I look into more complex clustering </w:t>
      </w:r>
      <w:proofErr w:type="spellStart"/>
      <w:r w:rsidRPr="001348E5">
        <w:t>eg</w:t>
      </w:r>
      <w:proofErr w:type="spellEnd"/>
      <w:r w:rsidRPr="001348E5">
        <w:t xml:space="preserve"> using insertion lengths for each region rather than binary Y/N for if the region is present or not? </w:t>
      </w:r>
    </w:p>
    <w:p w14:paraId="305495CF" w14:textId="77777777" w:rsidR="001348E5" w:rsidRPr="001348E5" w:rsidRDefault="001348E5" w:rsidP="001348E5">
      <w:pPr>
        <w:pStyle w:val="NoSpacing"/>
      </w:pPr>
      <w:r w:rsidRPr="001348E5">
        <w:t>Phylogeny: Help with this? Any tips/pointers on algorithms or papers I should look into for optimising a phylogenetic tree?</w:t>
      </w:r>
    </w:p>
    <w:p w14:paraId="3803F1F4" w14:textId="77777777" w:rsidR="001348E5" w:rsidRPr="001348E5" w:rsidRDefault="001348E5" w:rsidP="001348E5">
      <w:pPr>
        <w:pStyle w:val="NoSpacing"/>
      </w:pPr>
      <w:r w:rsidRPr="001348E5">
        <w:t>Is there a limit on the number of tables/figures/references I am allowed?</w:t>
      </w:r>
    </w:p>
    <w:p w14:paraId="0A65E99F" w14:textId="77777777" w:rsidR="001348E5" w:rsidRPr="001348E5" w:rsidRDefault="001348E5" w:rsidP="001348E5">
      <w:pPr>
        <w:pStyle w:val="NoSpacing"/>
      </w:pPr>
      <w:r w:rsidRPr="001348E5">
        <w:t>Is there a limit on the number of appendices/supplementary figures I am allowed?</w:t>
      </w:r>
    </w:p>
    <w:p w14:paraId="02C03349" w14:textId="77777777" w:rsidR="001348E5" w:rsidRPr="001348E5" w:rsidRDefault="001348E5" w:rsidP="001348E5">
      <w:pPr>
        <w:pStyle w:val="NoSpacing"/>
      </w:pPr>
      <w:r w:rsidRPr="001348E5">
        <w:t xml:space="preserve">How far should I take this analysis? Because I could continue on to look into structure predictions, however this would  likely take me far over the 10,000 word count once I finish my planned domain fusion research as well. </w:t>
      </w:r>
    </w:p>
    <w:p w14:paraId="227C25AD" w14:textId="77777777" w:rsidR="001348E5" w:rsidRPr="001348E5" w:rsidRDefault="001348E5" w:rsidP="001348E5">
      <w:pPr>
        <w:pStyle w:val="NoSpacing"/>
      </w:pPr>
    </w:p>
    <w:p w14:paraId="2A84F3EE" w14:textId="5FD2832A" w:rsidR="001348E5" w:rsidRP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sectPr w:rsidR="001348E5" w:rsidRPr="001348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8"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6"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47"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48"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0"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1"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2"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3"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4"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55"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6"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4"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B4267" w14:textId="77777777" w:rsidR="006E785E" w:rsidRDefault="006E785E" w:rsidP="006A779F">
      <w:pPr>
        <w:spacing w:after="0" w:line="240" w:lineRule="auto"/>
      </w:pPr>
      <w:r>
        <w:separator/>
      </w:r>
    </w:p>
  </w:endnote>
  <w:endnote w:type="continuationSeparator" w:id="0">
    <w:p w14:paraId="6E650FCE" w14:textId="77777777" w:rsidR="006E785E" w:rsidRDefault="006E785E"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50B72" w14:textId="77777777" w:rsidR="006E785E" w:rsidRDefault="006E785E" w:rsidP="006A779F">
      <w:pPr>
        <w:spacing w:after="0" w:line="240" w:lineRule="auto"/>
      </w:pPr>
      <w:r>
        <w:separator/>
      </w:r>
    </w:p>
  </w:footnote>
  <w:footnote w:type="continuationSeparator" w:id="0">
    <w:p w14:paraId="74B53F85" w14:textId="77777777" w:rsidR="006E785E" w:rsidRDefault="006E785E"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36.3pt;height:34.4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1"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6"/>
  </w:num>
  <w:num w:numId="2" w16cid:durableId="1035547669">
    <w:abstractNumId w:val="14"/>
  </w:num>
  <w:num w:numId="3" w16cid:durableId="1773895402">
    <w:abstractNumId w:val="7"/>
  </w:num>
  <w:num w:numId="4" w16cid:durableId="257979838">
    <w:abstractNumId w:val="21"/>
  </w:num>
  <w:num w:numId="5" w16cid:durableId="933905251">
    <w:abstractNumId w:val="1"/>
  </w:num>
  <w:num w:numId="6" w16cid:durableId="1855878981">
    <w:abstractNumId w:val="20"/>
  </w:num>
  <w:num w:numId="7" w16cid:durableId="1031104381">
    <w:abstractNumId w:val="16"/>
  </w:num>
  <w:num w:numId="8" w16cid:durableId="1208182823">
    <w:abstractNumId w:val="19"/>
  </w:num>
  <w:num w:numId="9" w16cid:durableId="977220236">
    <w:abstractNumId w:val="15"/>
  </w:num>
  <w:num w:numId="10" w16cid:durableId="2039354436">
    <w:abstractNumId w:val="5"/>
  </w:num>
  <w:num w:numId="11" w16cid:durableId="1357998361">
    <w:abstractNumId w:val="3"/>
  </w:num>
  <w:num w:numId="12" w16cid:durableId="1826316762">
    <w:abstractNumId w:val="11"/>
  </w:num>
  <w:num w:numId="13" w16cid:durableId="1395547582">
    <w:abstractNumId w:val="2"/>
  </w:num>
  <w:num w:numId="14" w16cid:durableId="1196238501">
    <w:abstractNumId w:val="8"/>
  </w:num>
  <w:num w:numId="15" w16cid:durableId="1632976054">
    <w:abstractNumId w:val="9"/>
  </w:num>
  <w:num w:numId="16" w16cid:durableId="1031300454">
    <w:abstractNumId w:val="10"/>
  </w:num>
  <w:num w:numId="17" w16cid:durableId="790632759">
    <w:abstractNumId w:val="12"/>
  </w:num>
  <w:num w:numId="18" w16cid:durableId="1075053569">
    <w:abstractNumId w:val="0"/>
  </w:num>
  <w:num w:numId="19" w16cid:durableId="1512912193">
    <w:abstractNumId w:val="4"/>
  </w:num>
  <w:num w:numId="20" w16cid:durableId="650718681">
    <w:abstractNumId w:val="17"/>
  </w:num>
  <w:num w:numId="21" w16cid:durableId="489058356">
    <w:abstractNumId w:val="18"/>
  </w:num>
  <w:num w:numId="22" w16cid:durableId="383528040">
    <w:abstractNumId w:val="13"/>
  </w:num>
  <w:num w:numId="23" w16cid:durableId="174320946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7A70"/>
    <w:rsid w:val="00050F60"/>
    <w:rsid w:val="000529B3"/>
    <w:rsid w:val="00053CA2"/>
    <w:rsid w:val="00055106"/>
    <w:rsid w:val="00055B6D"/>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11BA"/>
    <w:rsid w:val="000D2E9E"/>
    <w:rsid w:val="000D6289"/>
    <w:rsid w:val="000D63CE"/>
    <w:rsid w:val="000E4DDF"/>
    <w:rsid w:val="000E6EC3"/>
    <w:rsid w:val="000F0DF8"/>
    <w:rsid w:val="000F0F7E"/>
    <w:rsid w:val="000F1A53"/>
    <w:rsid w:val="001035D8"/>
    <w:rsid w:val="00105762"/>
    <w:rsid w:val="001069DF"/>
    <w:rsid w:val="00114446"/>
    <w:rsid w:val="00115EB8"/>
    <w:rsid w:val="00122849"/>
    <w:rsid w:val="0012523D"/>
    <w:rsid w:val="00132383"/>
    <w:rsid w:val="001348E5"/>
    <w:rsid w:val="00135938"/>
    <w:rsid w:val="00140A5D"/>
    <w:rsid w:val="0014256C"/>
    <w:rsid w:val="00142950"/>
    <w:rsid w:val="00146286"/>
    <w:rsid w:val="0014656D"/>
    <w:rsid w:val="00151309"/>
    <w:rsid w:val="001516B3"/>
    <w:rsid w:val="0015330A"/>
    <w:rsid w:val="001538E3"/>
    <w:rsid w:val="00154A38"/>
    <w:rsid w:val="001561B4"/>
    <w:rsid w:val="001565F2"/>
    <w:rsid w:val="00156C75"/>
    <w:rsid w:val="001606E5"/>
    <w:rsid w:val="00160E31"/>
    <w:rsid w:val="00161888"/>
    <w:rsid w:val="00167A09"/>
    <w:rsid w:val="0017084F"/>
    <w:rsid w:val="00174C77"/>
    <w:rsid w:val="00177F98"/>
    <w:rsid w:val="001908A7"/>
    <w:rsid w:val="00191329"/>
    <w:rsid w:val="001914E9"/>
    <w:rsid w:val="00194E88"/>
    <w:rsid w:val="001A0707"/>
    <w:rsid w:val="001A271D"/>
    <w:rsid w:val="001B5749"/>
    <w:rsid w:val="001B5FF1"/>
    <w:rsid w:val="001C03F5"/>
    <w:rsid w:val="001C205D"/>
    <w:rsid w:val="001D56EA"/>
    <w:rsid w:val="001D69DA"/>
    <w:rsid w:val="001D6DED"/>
    <w:rsid w:val="001E3DE5"/>
    <w:rsid w:val="001E4848"/>
    <w:rsid w:val="001E49DB"/>
    <w:rsid w:val="001E5EBC"/>
    <w:rsid w:val="001F28A5"/>
    <w:rsid w:val="00207988"/>
    <w:rsid w:val="00211919"/>
    <w:rsid w:val="00221708"/>
    <w:rsid w:val="00223F6E"/>
    <w:rsid w:val="00225436"/>
    <w:rsid w:val="002260F4"/>
    <w:rsid w:val="00226849"/>
    <w:rsid w:val="00233CDD"/>
    <w:rsid w:val="00234EE5"/>
    <w:rsid w:val="00240050"/>
    <w:rsid w:val="00240B1B"/>
    <w:rsid w:val="00241997"/>
    <w:rsid w:val="00243112"/>
    <w:rsid w:val="00243DAE"/>
    <w:rsid w:val="00247BA1"/>
    <w:rsid w:val="002544F7"/>
    <w:rsid w:val="0025527B"/>
    <w:rsid w:val="00261307"/>
    <w:rsid w:val="00266D82"/>
    <w:rsid w:val="00266F80"/>
    <w:rsid w:val="0027003C"/>
    <w:rsid w:val="00271752"/>
    <w:rsid w:val="002750CF"/>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76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4C8E"/>
    <w:rsid w:val="00327FD2"/>
    <w:rsid w:val="003305F5"/>
    <w:rsid w:val="00331D97"/>
    <w:rsid w:val="003323F8"/>
    <w:rsid w:val="003338D3"/>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C81"/>
    <w:rsid w:val="00384EC3"/>
    <w:rsid w:val="00385337"/>
    <w:rsid w:val="003862A5"/>
    <w:rsid w:val="00390162"/>
    <w:rsid w:val="00393900"/>
    <w:rsid w:val="003963FE"/>
    <w:rsid w:val="003A2F5E"/>
    <w:rsid w:val="003A4050"/>
    <w:rsid w:val="003A5B86"/>
    <w:rsid w:val="003A663B"/>
    <w:rsid w:val="003C1233"/>
    <w:rsid w:val="003C1720"/>
    <w:rsid w:val="003D1236"/>
    <w:rsid w:val="003D3CA0"/>
    <w:rsid w:val="003D4F51"/>
    <w:rsid w:val="003D5895"/>
    <w:rsid w:val="003F2703"/>
    <w:rsid w:val="003F2C46"/>
    <w:rsid w:val="003F3B4E"/>
    <w:rsid w:val="0040002D"/>
    <w:rsid w:val="004026DC"/>
    <w:rsid w:val="00404832"/>
    <w:rsid w:val="00407FC3"/>
    <w:rsid w:val="004115EC"/>
    <w:rsid w:val="00411615"/>
    <w:rsid w:val="00413F21"/>
    <w:rsid w:val="00415047"/>
    <w:rsid w:val="00424680"/>
    <w:rsid w:val="004248E6"/>
    <w:rsid w:val="004252E9"/>
    <w:rsid w:val="00427804"/>
    <w:rsid w:val="0043333E"/>
    <w:rsid w:val="00434E02"/>
    <w:rsid w:val="0043545B"/>
    <w:rsid w:val="0043767B"/>
    <w:rsid w:val="004444A6"/>
    <w:rsid w:val="0044734D"/>
    <w:rsid w:val="0045079C"/>
    <w:rsid w:val="00450EFB"/>
    <w:rsid w:val="00460A31"/>
    <w:rsid w:val="00462481"/>
    <w:rsid w:val="00463A17"/>
    <w:rsid w:val="00465B60"/>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B1B"/>
    <w:rsid w:val="004F0EB3"/>
    <w:rsid w:val="004F3396"/>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27D9"/>
    <w:rsid w:val="00564F12"/>
    <w:rsid w:val="005678A0"/>
    <w:rsid w:val="00570818"/>
    <w:rsid w:val="005741BC"/>
    <w:rsid w:val="00580098"/>
    <w:rsid w:val="005805B5"/>
    <w:rsid w:val="00581781"/>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D011B"/>
    <w:rsid w:val="005D0456"/>
    <w:rsid w:val="005D19C8"/>
    <w:rsid w:val="005D3EC6"/>
    <w:rsid w:val="005E51D8"/>
    <w:rsid w:val="005F1558"/>
    <w:rsid w:val="00601637"/>
    <w:rsid w:val="006036C0"/>
    <w:rsid w:val="006038C3"/>
    <w:rsid w:val="00604F76"/>
    <w:rsid w:val="0060701A"/>
    <w:rsid w:val="00607B30"/>
    <w:rsid w:val="00607BB9"/>
    <w:rsid w:val="0061496B"/>
    <w:rsid w:val="00616D31"/>
    <w:rsid w:val="00620AB2"/>
    <w:rsid w:val="00632465"/>
    <w:rsid w:val="00633C80"/>
    <w:rsid w:val="00637C07"/>
    <w:rsid w:val="00641B4D"/>
    <w:rsid w:val="006425D6"/>
    <w:rsid w:val="00642A8E"/>
    <w:rsid w:val="0064552C"/>
    <w:rsid w:val="006533A4"/>
    <w:rsid w:val="0066218E"/>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E785E"/>
    <w:rsid w:val="006F0325"/>
    <w:rsid w:val="006F108D"/>
    <w:rsid w:val="006F1C4D"/>
    <w:rsid w:val="006F291C"/>
    <w:rsid w:val="00707A0D"/>
    <w:rsid w:val="00712B97"/>
    <w:rsid w:val="007177C8"/>
    <w:rsid w:val="00720569"/>
    <w:rsid w:val="00722D60"/>
    <w:rsid w:val="0072326D"/>
    <w:rsid w:val="007233DD"/>
    <w:rsid w:val="00723E08"/>
    <w:rsid w:val="00724602"/>
    <w:rsid w:val="00724B14"/>
    <w:rsid w:val="00725226"/>
    <w:rsid w:val="00727C9D"/>
    <w:rsid w:val="00736C53"/>
    <w:rsid w:val="0073737B"/>
    <w:rsid w:val="00737676"/>
    <w:rsid w:val="0074182D"/>
    <w:rsid w:val="007435DE"/>
    <w:rsid w:val="00752F6C"/>
    <w:rsid w:val="00763073"/>
    <w:rsid w:val="00765117"/>
    <w:rsid w:val="00767068"/>
    <w:rsid w:val="007735BF"/>
    <w:rsid w:val="00774149"/>
    <w:rsid w:val="00777DDE"/>
    <w:rsid w:val="00777F40"/>
    <w:rsid w:val="00783F06"/>
    <w:rsid w:val="007908C8"/>
    <w:rsid w:val="00792448"/>
    <w:rsid w:val="0079627D"/>
    <w:rsid w:val="007A11BD"/>
    <w:rsid w:val="007A3A68"/>
    <w:rsid w:val="007A6F4F"/>
    <w:rsid w:val="007A70CD"/>
    <w:rsid w:val="007A71A5"/>
    <w:rsid w:val="007A7A12"/>
    <w:rsid w:val="007C0445"/>
    <w:rsid w:val="007C1157"/>
    <w:rsid w:val="007C1E35"/>
    <w:rsid w:val="007C5A27"/>
    <w:rsid w:val="007C5F1B"/>
    <w:rsid w:val="007C622D"/>
    <w:rsid w:val="007D0014"/>
    <w:rsid w:val="007D383E"/>
    <w:rsid w:val="007D6EE9"/>
    <w:rsid w:val="007E13FB"/>
    <w:rsid w:val="007E1B2C"/>
    <w:rsid w:val="007E2C3C"/>
    <w:rsid w:val="007F558D"/>
    <w:rsid w:val="008016E0"/>
    <w:rsid w:val="00803500"/>
    <w:rsid w:val="00805625"/>
    <w:rsid w:val="00806A4F"/>
    <w:rsid w:val="00812033"/>
    <w:rsid w:val="008136EA"/>
    <w:rsid w:val="00813935"/>
    <w:rsid w:val="0081458B"/>
    <w:rsid w:val="00814A35"/>
    <w:rsid w:val="0081519E"/>
    <w:rsid w:val="00815ED2"/>
    <w:rsid w:val="00815F85"/>
    <w:rsid w:val="00825377"/>
    <w:rsid w:val="008274AD"/>
    <w:rsid w:val="00830ED8"/>
    <w:rsid w:val="00834BC4"/>
    <w:rsid w:val="00842C25"/>
    <w:rsid w:val="00843252"/>
    <w:rsid w:val="00851967"/>
    <w:rsid w:val="00853E46"/>
    <w:rsid w:val="00855551"/>
    <w:rsid w:val="00855A2F"/>
    <w:rsid w:val="00856C26"/>
    <w:rsid w:val="00857073"/>
    <w:rsid w:val="00866EC7"/>
    <w:rsid w:val="00872935"/>
    <w:rsid w:val="00875656"/>
    <w:rsid w:val="00877EC9"/>
    <w:rsid w:val="00882836"/>
    <w:rsid w:val="00886FD0"/>
    <w:rsid w:val="0089185C"/>
    <w:rsid w:val="008919C9"/>
    <w:rsid w:val="008951F3"/>
    <w:rsid w:val="008A2F8C"/>
    <w:rsid w:val="008A4B9A"/>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1E13"/>
    <w:rsid w:val="00903EFE"/>
    <w:rsid w:val="009100D1"/>
    <w:rsid w:val="009107B4"/>
    <w:rsid w:val="00910E62"/>
    <w:rsid w:val="00914ADE"/>
    <w:rsid w:val="009156FB"/>
    <w:rsid w:val="0091596B"/>
    <w:rsid w:val="00917578"/>
    <w:rsid w:val="0092233F"/>
    <w:rsid w:val="00926212"/>
    <w:rsid w:val="00937140"/>
    <w:rsid w:val="00946D02"/>
    <w:rsid w:val="00953266"/>
    <w:rsid w:val="00964D4B"/>
    <w:rsid w:val="009664CD"/>
    <w:rsid w:val="00966A9B"/>
    <w:rsid w:val="00966D2C"/>
    <w:rsid w:val="00981EE9"/>
    <w:rsid w:val="00993208"/>
    <w:rsid w:val="0099446A"/>
    <w:rsid w:val="009A072E"/>
    <w:rsid w:val="009A0808"/>
    <w:rsid w:val="009A16C8"/>
    <w:rsid w:val="009A44AF"/>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F2090"/>
    <w:rsid w:val="009F4ABD"/>
    <w:rsid w:val="009F4D54"/>
    <w:rsid w:val="00A10ED4"/>
    <w:rsid w:val="00A1356E"/>
    <w:rsid w:val="00A16E96"/>
    <w:rsid w:val="00A1797E"/>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52D08"/>
    <w:rsid w:val="00A55F46"/>
    <w:rsid w:val="00A560E5"/>
    <w:rsid w:val="00A56AE3"/>
    <w:rsid w:val="00A57036"/>
    <w:rsid w:val="00A6619E"/>
    <w:rsid w:val="00A70BD6"/>
    <w:rsid w:val="00A73D20"/>
    <w:rsid w:val="00A8582F"/>
    <w:rsid w:val="00A91ACA"/>
    <w:rsid w:val="00A923A9"/>
    <w:rsid w:val="00A9429F"/>
    <w:rsid w:val="00A97BCC"/>
    <w:rsid w:val="00A97C2A"/>
    <w:rsid w:val="00AA29ED"/>
    <w:rsid w:val="00AA4F96"/>
    <w:rsid w:val="00AA62B9"/>
    <w:rsid w:val="00AB0730"/>
    <w:rsid w:val="00AB2ACE"/>
    <w:rsid w:val="00AB2F74"/>
    <w:rsid w:val="00AB327A"/>
    <w:rsid w:val="00AC1119"/>
    <w:rsid w:val="00AC1193"/>
    <w:rsid w:val="00AC40D2"/>
    <w:rsid w:val="00AC639F"/>
    <w:rsid w:val="00AD4D42"/>
    <w:rsid w:val="00AE2355"/>
    <w:rsid w:val="00AE2DE0"/>
    <w:rsid w:val="00AE6B11"/>
    <w:rsid w:val="00AE7192"/>
    <w:rsid w:val="00AF3CA8"/>
    <w:rsid w:val="00AF6D06"/>
    <w:rsid w:val="00AF7427"/>
    <w:rsid w:val="00B0014E"/>
    <w:rsid w:val="00B0203C"/>
    <w:rsid w:val="00B02466"/>
    <w:rsid w:val="00B0587F"/>
    <w:rsid w:val="00B05935"/>
    <w:rsid w:val="00B13664"/>
    <w:rsid w:val="00B21318"/>
    <w:rsid w:val="00B22D38"/>
    <w:rsid w:val="00B3301E"/>
    <w:rsid w:val="00B35A94"/>
    <w:rsid w:val="00B36DC6"/>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321C"/>
    <w:rsid w:val="00B75217"/>
    <w:rsid w:val="00B832F4"/>
    <w:rsid w:val="00B838E8"/>
    <w:rsid w:val="00B83F3B"/>
    <w:rsid w:val="00B864FB"/>
    <w:rsid w:val="00B92458"/>
    <w:rsid w:val="00BA20C5"/>
    <w:rsid w:val="00BA3083"/>
    <w:rsid w:val="00BA65B1"/>
    <w:rsid w:val="00BA6A39"/>
    <w:rsid w:val="00BB3163"/>
    <w:rsid w:val="00BB5410"/>
    <w:rsid w:val="00BC382C"/>
    <w:rsid w:val="00BC6A8D"/>
    <w:rsid w:val="00BD0814"/>
    <w:rsid w:val="00BD0C31"/>
    <w:rsid w:val="00BD1AEB"/>
    <w:rsid w:val="00BD3F70"/>
    <w:rsid w:val="00BD49CF"/>
    <w:rsid w:val="00BD4DFC"/>
    <w:rsid w:val="00BD5056"/>
    <w:rsid w:val="00BD5E9F"/>
    <w:rsid w:val="00BE1FB1"/>
    <w:rsid w:val="00BE2444"/>
    <w:rsid w:val="00BE6364"/>
    <w:rsid w:val="00BF2202"/>
    <w:rsid w:val="00BF2244"/>
    <w:rsid w:val="00BF52A4"/>
    <w:rsid w:val="00BF5BAB"/>
    <w:rsid w:val="00C0022F"/>
    <w:rsid w:val="00C00683"/>
    <w:rsid w:val="00C052A2"/>
    <w:rsid w:val="00C05D0C"/>
    <w:rsid w:val="00C06884"/>
    <w:rsid w:val="00C06EAB"/>
    <w:rsid w:val="00C10E6D"/>
    <w:rsid w:val="00C1465E"/>
    <w:rsid w:val="00C15C52"/>
    <w:rsid w:val="00C20CBD"/>
    <w:rsid w:val="00C20F47"/>
    <w:rsid w:val="00C257BD"/>
    <w:rsid w:val="00C25CE5"/>
    <w:rsid w:val="00C26334"/>
    <w:rsid w:val="00C336FF"/>
    <w:rsid w:val="00C36F23"/>
    <w:rsid w:val="00C37345"/>
    <w:rsid w:val="00C410F5"/>
    <w:rsid w:val="00C42A8B"/>
    <w:rsid w:val="00C431FA"/>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97FC2"/>
    <w:rsid w:val="00CB17EB"/>
    <w:rsid w:val="00CB3F3E"/>
    <w:rsid w:val="00CB579C"/>
    <w:rsid w:val="00CB63BF"/>
    <w:rsid w:val="00CB643E"/>
    <w:rsid w:val="00CC1219"/>
    <w:rsid w:val="00CC1EC5"/>
    <w:rsid w:val="00CC5959"/>
    <w:rsid w:val="00CC68B1"/>
    <w:rsid w:val="00CC6CD4"/>
    <w:rsid w:val="00CC74AB"/>
    <w:rsid w:val="00CC7786"/>
    <w:rsid w:val="00CD10C6"/>
    <w:rsid w:val="00CD258B"/>
    <w:rsid w:val="00CD27EE"/>
    <w:rsid w:val="00CE116B"/>
    <w:rsid w:val="00CE1C1B"/>
    <w:rsid w:val="00CE41D7"/>
    <w:rsid w:val="00CF0DB8"/>
    <w:rsid w:val="00CF56CE"/>
    <w:rsid w:val="00CF6057"/>
    <w:rsid w:val="00CF6AA5"/>
    <w:rsid w:val="00D03A6B"/>
    <w:rsid w:val="00D04A15"/>
    <w:rsid w:val="00D057E2"/>
    <w:rsid w:val="00D05B6A"/>
    <w:rsid w:val="00D10513"/>
    <w:rsid w:val="00D10B8D"/>
    <w:rsid w:val="00D1296B"/>
    <w:rsid w:val="00D12BDF"/>
    <w:rsid w:val="00D14D80"/>
    <w:rsid w:val="00D2615D"/>
    <w:rsid w:val="00D33870"/>
    <w:rsid w:val="00D346B2"/>
    <w:rsid w:val="00D403F2"/>
    <w:rsid w:val="00D51264"/>
    <w:rsid w:val="00D57155"/>
    <w:rsid w:val="00D57E3F"/>
    <w:rsid w:val="00D64A40"/>
    <w:rsid w:val="00D66FAC"/>
    <w:rsid w:val="00D73C48"/>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78C4"/>
    <w:rsid w:val="00DF3C64"/>
    <w:rsid w:val="00E02249"/>
    <w:rsid w:val="00E07AA0"/>
    <w:rsid w:val="00E16534"/>
    <w:rsid w:val="00E16F07"/>
    <w:rsid w:val="00E1720E"/>
    <w:rsid w:val="00E21F28"/>
    <w:rsid w:val="00E2469C"/>
    <w:rsid w:val="00E24D8D"/>
    <w:rsid w:val="00E273E0"/>
    <w:rsid w:val="00E365CE"/>
    <w:rsid w:val="00E4085B"/>
    <w:rsid w:val="00E40AA0"/>
    <w:rsid w:val="00E413BF"/>
    <w:rsid w:val="00E425D5"/>
    <w:rsid w:val="00E42CC7"/>
    <w:rsid w:val="00E4506B"/>
    <w:rsid w:val="00E460DE"/>
    <w:rsid w:val="00E46454"/>
    <w:rsid w:val="00E579CE"/>
    <w:rsid w:val="00E57C4A"/>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4899"/>
    <w:rsid w:val="00F250CB"/>
    <w:rsid w:val="00F3264B"/>
    <w:rsid w:val="00F37679"/>
    <w:rsid w:val="00F444E3"/>
    <w:rsid w:val="00F617CE"/>
    <w:rsid w:val="00F61D71"/>
    <w:rsid w:val="00F61F2F"/>
    <w:rsid w:val="00F65EE2"/>
    <w:rsid w:val="00F76C7C"/>
    <w:rsid w:val="00F77AC2"/>
    <w:rsid w:val="00F84FDE"/>
    <w:rsid w:val="00F85C65"/>
    <w:rsid w:val="00F860DD"/>
    <w:rsid w:val="00F86335"/>
    <w:rsid w:val="00F914BF"/>
    <w:rsid w:val="00F9157B"/>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7.jpeg"/><Relationship Id="rId68" Type="http://schemas.openxmlformats.org/officeDocument/2006/relationships/image" Target="media/image32.jpeg"/><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3.jpeg"/><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hyperlink" Target="https://www.nature.com/articles/s41586-023-06832-9" TargetMode="External"/><Relationship Id="rId58" Type="http://schemas.openxmlformats.org/officeDocument/2006/relationships/image" Target="media/image22.jpeg"/><Relationship Id="rId66" Type="http://schemas.openxmlformats.org/officeDocument/2006/relationships/image" Target="media/image30.jpe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5.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hyperlink" Target="https://www.rcsb.org/search?q=rcsb_polymer_entity_annotation.annotation_id:PF01471%20AND%20rcsb_polymer_entity_annotation.type:Pfam&amp;rt=polymer_entity" TargetMode="External"/><Relationship Id="rId64" Type="http://schemas.openxmlformats.org/officeDocument/2006/relationships/image" Target="media/image28.jpeg"/><Relationship Id="rId69" Type="http://schemas.openxmlformats.org/officeDocument/2006/relationships/hyperlink" Target="https://www.nature.com/articles/s41587-023-01773-0"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huggingface.co/blog/AmelieSchreiber/plm-persistent-homology-msa-replacement" TargetMode="External"/><Relationship Id="rId72" Type="http://schemas.openxmlformats.org/officeDocument/2006/relationships/hyperlink" Target="https://www.biorxiv.org/content/10.1101/2023.12.12.571181v2.full.pdf"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3.jpeg"/><Relationship Id="rId67" Type="http://schemas.openxmlformats.org/officeDocument/2006/relationships/image" Target="media/image31.jpe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hyperlink" Target="https://github.com/HWaymentSteele/AF_Cluster" TargetMode="External"/><Relationship Id="rId62" Type="http://schemas.openxmlformats.org/officeDocument/2006/relationships/image" Target="media/image26.jpeg"/><Relationship Id="rId70" Type="http://schemas.openxmlformats.org/officeDocument/2006/relationships/image" Target="media/image33.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hyperlink" Target="https://www.nature.com/articles/s41598-023-47496-9" TargetMode="External"/><Relationship Id="rId57" Type="http://schemas.openxmlformats.org/officeDocument/2006/relationships/hyperlink" Target="https://www.ebi.ac.uk/interpro/entry/InterPro/IPR021976/"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genome.cshlp.org/content/33/7/1145" TargetMode="External"/><Relationship Id="rId60" Type="http://schemas.openxmlformats.org/officeDocument/2006/relationships/image" Target="media/image24.png"/><Relationship Id="rId65" Type="http://schemas.openxmlformats.org/officeDocument/2006/relationships/image" Target="media/image29.jpeg"/><Relationship Id="rId73"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itol.embl.de/tree/13124980200338471572642166" TargetMode="External"/><Relationship Id="rId55" Type="http://schemas.openxmlformats.org/officeDocument/2006/relationships/hyperlink" Target="https://metacyc.org/META/NEW-IMAGE?type=NIL&amp;object=PWY-7883&amp;redirect=T"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nature.com/articles/s41586-023-06510-w"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1</TotalTime>
  <Pages>43</Pages>
  <Words>37440</Words>
  <Characters>213414</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856</cp:revision>
  <dcterms:created xsi:type="dcterms:W3CDTF">2023-05-01T18:31:00Z</dcterms:created>
  <dcterms:modified xsi:type="dcterms:W3CDTF">2024-05-2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vf16xF"/&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